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422087F4"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2ECB04D4" w14:textId="6555BDC2" w:rsidR="00D1124D" w:rsidRDefault="00BC11CE" w:rsidP="00DC7C33">
      <w:pPr>
        <w:pStyle w:val="2"/>
        <w:rPr>
          <w:rFonts w:ascii="Times New Roman" w:hAnsi="Times New Roman" w:cs="Times New Roman"/>
        </w:rPr>
      </w:pPr>
      <w:r w:rsidRPr="00DC7C33">
        <w:rPr>
          <w:rFonts w:ascii="Times New Roman" w:hAnsi="Times New Roman" w:cs="Times New Roman" w:hint="eastAsia"/>
        </w:rPr>
        <w:lastRenderedPageBreak/>
        <w:t>MAG</w:t>
      </w:r>
      <w:r w:rsidRPr="00DC7C33">
        <w:rPr>
          <w:rFonts w:ascii="Times New Roman" w:hAnsi="Times New Roman" w:cs="Times New Roman" w:hint="eastAsia"/>
        </w:rPr>
        <w:t>期刊描述</w:t>
      </w:r>
    </w:p>
    <w:p w14:paraId="255D9983" w14:textId="10E3B794"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B066E4D" w14:textId="5E0EC9D3" w:rsidR="00B42DA0" w:rsidRDefault="00CC0AF8" w:rsidP="00213116">
      <w:r>
        <w:rPr>
          <w:noProof/>
        </w:rPr>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CB3446">
        <w:rPr>
          <w:rFonts w:ascii="Times New Roman" w:hAnsi="Times New Roman" w:cs="Times New Roman" w:hint="eastAsia"/>
        </w:rPr>
        <w:t>期刊论文</w:t>
      </w:r>
    </w:p>
    <w:p w14:paraId="69389215" w14:textId="23D0C93C" w:rsidR="00600641" w:rsidRDefault="002F2AFB">
      <w:pPr>
        <w:spacing w:line="240" w:lineRule="auto"/>
        <w:rPr>
          <w:rFonts w:cs="Times New Roman"/>
        </w:rPr>
      </w:pPr>
      <w:r>
        <w:rPr>
          <w:rFonts w:cs="Times New Roman" w:hint="eastAsia"/>
        </w:rPr>
        <w:t>1801</w:t>
      </w:r>
      <w:r>
        <w:rPr>
          <w:rFonts w:cs="Times New Roman" w:hint="eastAsia"/>
        </w:rPr>
        <w:t>年至</w:t>
      </w:r>
      <w:r>
        <w:rPr>
          <w:rFonts w:cs="Times New Roman" w:hint="eastAsia"/>
        </w:rPr>
        <w:t>2021</w:t>
      </w:r>
      <w:r>
        <w:rPr>
          <w:rFonts w:cs="Times New Roman" w:hint="eastAsia"/>
        </w:rPr>
        <w:t>年，共</w:t>
      </w:r>
      <w:r w:rsidR="00600641" w:rsidRPr="00600641">
        <w:rPr>
          <w:rFonts w:cs="Times New Roman"/>
        </w:rPr>
        <w:t>5</w:t>
      </w:r>
      <w:r w:rsidR="003E656F">
        <w:rPr>
          <w:rFonts w:cs="Times New Roman" w:hint="eastAsia"/>
        </w:rPr>
        <w:t>619</w:t>
      </w:r>
      <w:r w:rsidR="00DF133A">
        <w:rPr>
          <w:rFonts w:cs="Times New Roman" w:hint="eastAsia"/>
        </w:rPr>
        <w:t>万篇期刊文献</w:t>
      </w:r>
      <w:r w:rsidR="00BD585A">
        <w:rPr>
          <w:rFonts w:cs="Times New Roman" w:hint="eastAsia"/>
        </w:rPr>
        <w:t>。</w:t>
      </w:r>
    </w:p>
    <w:p w14:paraId="2735D6AF" w14:textId="1BB9321C" w:rsidR="007A1954" w:rsidRDefault="003F2F7A">
      <w:pPr>
        <w:spacing w:line="240" w:lineRule="auto"/>
        <w:rPr>
          <w:rFonts w:cs="Times New Roman"/>
        </w:rPr>
      </w:pPr>
      <w:r>
        <w:rPr>
          <w:rFonts w:cs="Times New Roman" w:hint="eastAsia"/>
        </w:rPr>
        <w:t>随时间变化的发文量。</w:t>
      </w:r>
    </w:p>
    <w:p w14:paraId="2AC40D7A" w14:textId="07C8DAF2" w:rsidR="00610A02" w:rsidRDefault="00911BC1">
      <w:pPr>
        <w:spacing w:line="240" w:lineRule="auto"/>
        <w:rPr>
          <w:rFonts w:cs="Times New Roman"/>
        </w:rPr>
      </w:pPr>
      <w:r>
        <w:rPr>
          <w:noProof/>
        </w:rPr>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56B23BD2" w14:textId="0F89D1AD" w:rsidR="003F2F7A" w:rsidRDefault="003F2F7A">
      <w:pPr>
        <w:spacing w:line="240" w:lineRule="auto"/>
        <w:rPr>
          <w:rFonts w:cs="Times New Roman"/>
        </w:rPr>
      </w:pPr>
      <w:r>
        <w:rPr>
          <w:rFonts w:cs="Times New Roman" w:hint="eastAsia"/>
        </w:rPr>
        <w:t>随时间变化的</w:t>
      </w:r>
      <w:r w:rsidR="00096AD0">
        <w:rPr>
          <w:rFonts w:cs="Times New Roman" w:hint="eastAsia"/>
        </w:rPr>
        <w:t>平均</w:t>
      </w:r>
      <w:r>
        <w:rPr>
          <w:rFonts w:cs="Times New Roman" w:hint="eastAsia"/>
        </w:rPr>
        <w:t>参考文献数量、被引量。</w:t>
      </w:r>
      <w:r w:rsidR="00AE7B11">
        <w:rPr>
          <w:rFonts w:cs="Times New Roman" w:hint="eastAsia"/>
        </w:rPr>
        <w:t>（</w:t>
      </w:r>
      <w:r w:rsidR="00AE7B11">
        <w:rPr>
          <w:rFonts w:cs="Times New Roman" w:hint="eastAsia"/>
        </w:rPr>
        <w:t>MAG</w:t>
      </w:r>
      <w:r w:rsidR="00AE7B11">
        <w:rPr>
          <w:rFonts w:cs="Times New Roman" w:hint="eastAsia"/>
        </w:rPr>
        <w:t>自带</w:t>
      </w:r>
      <w:r w:rsidR="001B4B81">
        <w:rPr>
          <w:rFonts w:cs="Times New Roman" w:hint="eastAsia"/>
        </w:rPr>
        <w:t>的不准确；后面可以自己计算。</w:t>
      </w:r>
      <w:r w:rsidR="00AE7B11">
        <w:rPr>
          <w:rFonts w:cs="Times New Roman" w:hint="eastAsia"/>
        </w:rPr>
        <w:t>）</w:t>
      </w:r>
    </w:p>
    <w:p w14:paraId="353D8ADA" w14:textId="77777777" w:rsidR="00182F34" w:rsidRDefault="00182F34">
      <w:pPr>
        <w:spacing w:line="240" w:lineRule="auto"/>
        <w:rPr>
          <w:rFonts w:cs="Times New Roman" w:hint="eastAsia"/>
        </w:rPr>
      </w:pPr>
    </w:p>
    <w:p w14:paraId="730D2F3F" w14:textId="6D8BA020" w:rsidR="007728C3" w:rsidRDefault="007728C3">
      <w:pPr>
        <w:spacing w:line="240" w:lineRule="auto"/>
        <w:rPr>
          <w:rFonts w:cs="Times New Roman"/>
        </w:rPr>
      </w:pPr>
      <w:r>
        <w:rPr>
          <w:rFonts w:cs="Times New Roman" w:hint="eastAsia"/>
        </w:rPr>
        <w:t>每年发表的期刊数量。</w:t>
      </w:r>
    </w:p>
    <w:p w14:paraId="208AD773" w14:textId="773961C2" w:rsidR="006145D6" w:rsidRDefault="009668EF">
      <w:pPr>
        <w:spacing w:line="240" w:lineRule="auto"/>
        <w:rPr>
          <w:rFonts w:cs="Times New Roman" w:hint="eastAsia"/>
        </w:rPr>
      </w:pPr>
      <w:r>
        <w:rPr>
          <w:noProof/>
        </w:rPr>
        <w:lastRenderedPageBreak/>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7CCEBC9A" w:rsidR="007728C3" w:rsidRDefault="007728C3">
      <w:pPr>
        <w:spacing w:line="240" w:lineRule="auto"/>
        <w:rPr>
          <w:rFonts w:cs="Times New Roman"/>
        </w:rPr>
      </w:pPr>
      <w:r>
        <w:rPr>
          <w:rFonts w:cs="Times New Roman" w:hint="eastAsia"/>
        </w:rPr>
        <w:t>每年发表的期刊类别数量。</w:t>
      </w:r>
    </w:p>
    <w:p w14:paraId="22266552" w14:textId="59122DDC" w:rsidR="005A3CBE" w:rsidRDefault="00481AF4">
      <w:pPr>
        <w:spacing w:line="240" w:lineRule="auto"/>
        <w:rPr>
          <w:rFonts w:cs="Times New Roman" w:hint="eastAsia"/>
        </w:rPr>
      </w:pPr>
      <w:r>
        <w:rPr>
          <w:noProof/>
        </w:rPr>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262F0101"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p>
    <w:p w14:paraId="13DA0E33" w14:textId="6D1AB518" w:rsidR="00671787" w:rsidRDefault="004F143C" w:rsidP="001A686F">
      <w:r>
        <w:rPr>
          <w:rFonts w:hint="eastAsia"/>
        </w:rPr>
        <w:t>从作者出发</w:t>
      </w:r>
      <w:r w:rsidR="00C5225D">
        <w:rPr>
          <w:rFonts w:hint="eastAsia"/>
        </w:rPr>
        <w:t>，得到每位作者的发文序列。</w:t>
      </w:r>
      <w:r w:rsidR="00FF1D6E">
        <w:rPr>
          <w:rFonts w:hint="eastAsia"/>
        </w:rPr>
        <w:t>这里删除掉发表文献</w:t>
      </w:r>
      <w:r w:rsidR="008838EE">
        <w:rPr>
          <w:rFonts w:hint="eastAsia"/>
        </w:rPr>
        <w:t>年龄小于</w:t>
      </w:r>
      <w:r w:rsidR="008838EE">
        <w:rPr>
          <w:rFonts w:hint="eastAsia"/>
        </w:rPr>
        <w:t>3</w:t>
      </w:r>
      <w:r w:rsidR="008838EE">
        <w:rPr>
          <w:rFonts w:hint="eastAsia"/>
        </w:rPr>
        <w:t>年的</w:t>
      </w:r>
      <w:r w:rsidR="001410B5">
        <w:rPr>
          <w:rFonts w:hint="eastAsia"/>
        </w:rPr>
        <w:lastRenderedPageBreak/>
        <w:t>人。</w:t>
      </w:r>
    </w:p>
    <w:p w14:paraId="1C66141E" w14:textId="6AC34D65" w:rsidR="009A3334" w:rsidRPr="001A686F" w:rsidRDefault="00422062" w:rsidP="001A686F">
      <w:r>
        <w:t>Author: {2001:{rank1 paper</w:t>
      </w:r>
      <w:r w:rsidR="00B67851">
        <w:t xml:space="preserve">:[], </w:t>
      </w:r>
      <w:r w:rsidR="00940C04">
        <w:t>rank last</w:t>
      </w:r>
      <w:r w:rsidR="00B67851">
        <w:t xml:space="preserve"> paper</w:t>
      </w:r>
      <w:r w:rsidR="00BF1899">
        <w:t>:</w:t>
      </w:r>
      <w:r w:rsidR="00B67851">
        <w:t>[],</w:t>
      </w:r>
      <w:r w:rsidR="00BF1899">
        <w:t xml:space="preserve"> others paper[]</w:t>
      </w:r>
      <w:r w:rsidR="00B67851">
        <w:t xml:space="preserve"> </w:t>
      </w:r>
      <w:r>
        <w:t>}}</w:t>
      </w:r>
    </w:p>
    <w:p w14:paraId="0BE82A2F" w14:textId="21FE19EA" w:rsidR="00E27A9D" w:rsidRPr="00B04F9C" w:rsidRDefault="00A03AA0" w:rsidP="008F38F9">
      <w:pPr>
        <w:pStyle w:val="1"/>
        <w:rPr>
          <w:rFonts w:ascii="Times New Roman" w:hAnsi="Times New Roman" w:cs="Times New Roman"/>
        </w:rPr>
      </w:pPr>
      <w:bookmarkStart w:id="38"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8"/>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 xml:space="preserve">Zhang L, Rousseau R, Glänzel W. Diversity of references as an indicator of the </w:t>
      </w:r>
      <w:r>
        <w:lastRenderedPageBreak/>
        <w:t>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 xml:space="preserve">Abramo G, D’Angelo C A, Di Costa F. Identifying interdisciplinarity through the </w:t>
      </w:r>
      <w:r>
        <w:lastRenderedPageBreak/>
        <w:t>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xml:space="preserve">. Structural Scaffolds for Citation Intent Classification in Scientific Publications[C]//Proceedings of the 2019 Conference of the North American Chapter of the Association for Computational Linguistics: </w:t>
      </w:r>
      <w:r>
        <w:lastRenderedPageBreak/>
        <w:t>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xml:space="preserve">. Science of science[J]. Science, 2018, </w:t>
      </w:r>
      <w:r>
        <w:lastRenderedPageBreak/>
        <w:t>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w:t>
      </w:r>
      <w:r>
        <w:lastRenderedPageBreak/>
        <w:t>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lastRenderedPageBreak/>
        <w:t>经济学：按字顺署名。</w:t>
      </w:r>
    </w:p>
    <w:p w14:paraId="5ACEF7C5" w14:textId="2B0156DE" w:rsidR="00E83BE1" w:rsidRDefault="00E83BE1">
      <w:pPr>
        <w:rPr>
          <w:rFonts w:cs="Times New Roman"/>
        </w:rPr>
      </w:pPr>
      <w:r>
        <w:rPr>
          <w:rFonts w:cs="Times New Roman" w:hint="eastAsia"/>
        </w:rPr>
        <w:t>化学领域：一般末位作者最为重要。</w:t>
      </w:r>
    </w:p>
    <w:sectPr w:rsidR="00E83BE1" w:rsidSect="00CF745B">
      <w:footerReference w:type="default" r:id="rId1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88223" w14:textId="77777777" w:rsidR="00A77524" w:rsidRDefault="00A77524" w:rsidP="00FF1F60">
      <w:r>
        <w:separator/>
      </w:r>
    </w:p>
  </w:endnote>
  <w:endnote w:type="continuationSeparator" w:id="0">
    <w:p w14:paraId="6D3F4CE6" w14:textId="77777777" w:rsidR="00A77524" w:rsidRDefault="00A77524"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EE537" w14:textId="77777777" w:rsidR="00A77524" w:rsidRDefault="00A77524" w:rsidP="00FF1F60">
      <w:r>
        <w:separator/>
      </w:r>
    </w:p>
  </w:footnote>
  <w:footnote w:type="continuationSeparator" w:id="0">
    <w:p w14:paraId="1E75688A" w14:textId="77777777" w:rsidR="00A77524" w:rsidRDefault="00A77524"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D4D"/>
    <w:rsid w:val="0002728A"/>
    <w:rsid w:val="000273F2"/>
    <w:rsid w:val="0002765E"/>
    <w:rsid w:val="0002778E"/>
    <w:rsid w:val="000277B3"/>
    <w:rsid w:val="000300EC"/>
    <w:rsid w:val="0003013A"/>
    <w:rsid w:val="0003026F"/>
    <w:rsid w:val="00030316"/>
    <w:rsid w:val="0003036D"/>
    <w:rsid w:val="000306F7"/>
    <w:rsid w:val="00030762"/>
    <w:rsid w:val="0003086A"/>
    <w:rsid w:val="00030CDF"/>
    <w:rsid w:val="00031357"/>
    <w:rsid w:val="0003145F"/>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6DF3"/>
    <w:rsid w:val="000371F2"/>
    <w:rsid w:val="000373A9"/>
    <w:rsid w:val="0004024C"/>
    <w:rsid w:val="000407C7"/>
    <w:rsid w:val="000408BD"/>
    <w:rsid w:val="00040C58"/>
    <w:rsid w:val="00041296"/>
    <w:rsid w:val="000417CA"/>
    <w:rsid w:val="0004272C"/>
    <w:rsid w:val="00042825"/>
    <w:rsid w:val="00042899"/>
    <w:rsid w:val="000429A6"/>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1DB"/>
    <w:rsid w:val="000479E6"/>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C4"/>
    <w:rsid w:val="00083406"/>
    <w:rsid w:val="000837C3"/>
    <w:rsid w:val="00083DC4"/>
    <w:rsid w:val="00083F34"/>
    <w:rsid w:val="00084939"/>
    <w:rsid w:val="00084B5A"/>
    <w:rsid w:val="000850B0"/>
    <w:rsid w:val="000853F7"/>
    <w:rsid w:val="00085B98"/>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4731"/>
    <w:rsid w:val="00094D0A"/>
    <w:rsid w:val="0009597B"/>
    <w:rsid w:val="00095F3E"/>
    <w:rsid w:val="00096AD0"/>
    <w:rsid w:val="00096C2B"/>
    <w:rsid w:val="00097257"/>
    <w:rsid w:val="0009738E"/>
    <w:rsid w:val="000A0188"/>
    <w:rsid w:val="000A05D9"/>
    <w:rsid w:val="000A0786"/>
    <w:rsid w:val="000A166F"/>
    <w:rsid w:val="000A1F3D"/>
    <w:rsid w:val="000A2006"/>
    <w:rsid w:val="000A2B6C"/>
    <w:rsid w:val="000A2C7D"/>
    <w:rsid w:val="000A3103"/>
    <w:rsid w:val="000A3A2A"/>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37D"/>
    <w:rsid w:val="000D78B6"/>
    <w:rsid w:val="000D7A1D"/>
    <w:rsid w:val="000D7E70"/>
    <w:rsid w:val="000E0160"/>
    <w:rsid w:val="000E068F"/>
    <w:rsid w:val="000E0EA8"/>
    <w:rsid w:val="000E0F4B"/>
    <w:rsid w:val="000E10D7"/>
    <w:rsid w:val="000E1356"/>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DE"/>
    <w:rsid w:val="001054B8"/>
    <w:rsid w:val="00105950"/>
    <w:rsid w:val="00105C4F"/>
    <w:rsid w:val="00105DC6"/>
    <w:rsid w:val="00106DD1"/>
    <w:rsid w:val="00107092"/>
    <w:rsid w:val="00107455"/>
    <w:rsid w:val="00107AF6"/>
    <w:rsid w:val="00107D68"/>
    <w:rsid w:val="00107DC4"/>
    <w:rsid w:val="00107FFC"/>
    <w:rsid w:val="001100AF"/>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B3A"/>
    <w:rsid w:val="00117B47"/>
    <w:rsid w:val="001204E2"/>
    <w:rsid w:val="00120BD7"/>
    <w:rsid w:val="00120D5D"/>
    <w:rsid w:val="00120DD4"/>
    <w:rsid w:val="001214DB"/>
    <w:rsid w:val="001222C6"/>
    <w:rsid w:val="00123307"/>
    <w:rsid w:val="0012365D"/>
    <w:rsid w:val="001236C8"/>
    <w:rsid w:val="00123DDB"/>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58D7"/>
    <w:rsid w:val="00135A16"/>
    <w:rsid w:val="001362D1"/>
    <w:rsid w:val="001366E6"/>
    <w:rsid w:val="00140180"/>
    <w:rsid w:val="001410B5"/>
    <w:rsid w:val="001411FB"/>
    <w:rsid w:val="0014138C"/>
    <w:rsid w:val="00141917"/>
    <w:rsid w:val="00141E2E"/>
    <w:rsid w:val="001426BE"/>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30CC"/>
    <w:rsid w:val="00154008"/>
    <w:rsid w:val="001541FC"/>
    <w:rsid w:val="0015442C"/>
    <w:rsid w:val="00154B45"/>
    <w:rsid w:val="00154B4F"/>
    <w:rsid w:val="00154D26"/>
    <w:rsid w:val="00154D48"/>
    <w:rsid w:val="001551FE"/>
    <w:rsid w:val="00155393"/>
    <w:rsid w:val="00155AED"/>
    <w:rsid w:val="001564A2"/>
    <w:rsid w:val="00156C84"/>
    <w:rsid w:val="00156E08"/>
    <w:rsid w:val="001571B8"/>
    <w:rsid w:val="00157A5E"/>
    <w:rsid w:val="00157A84"/>
    <w:rsid w:val="00157D9E"/>
    <w:rsid w:val="00160B92"/>
    <w:rsid w:val="001612F4"/>
    <w:rsid w:val="0016156E"/>
    <w:rsid w:val="00161632"/>
    <w:rsid w:val="001619BF"/>
    <w:rsid w:val="00162214"/>
    <w:rsid w:val="00162B71"/>
    <w:rsid w:val="00162D29"/>
    <w:rsid w:val="001632BE"/>
    <w:rsid w:val="001633C7"/>
    <w:rsid w:val="00163502"/>
    <w:rsid w:val="00163E2A"/>
    <w:rsid w:val="0016402C"/>
    <w:rsid w:val="00164165"/>
    <w:rsid w:val="00164220"/>
    <w:rsid w:val="0016471D"/>
    <w:rsid w:val="00164820"/>
    <w:rsid w:val="0016485C"/>
    <w:rsid w:val="00164885"/>
    <w:rsid w:val="00165518"/>
    <w:rsid w:val="0016554B"/>
    <w:rsid w:val="00165F54"/>
    <w:rsid w:val="001661FA"/>
    <w:rsid w:val="00166214"/>
    <w:rsid w:val="001664B7"/>
    <w:rsid w:val="00166526"/>
    <w:rsid w:val="00166963"/>
    <w:rsid w:val="00166B75"/>
    <w:rsid w:val="00166FB6"/>
    <w:rsid w:val="0016755E"/>
    <w:rsid w:val="00170350"/>
    <w:rsid w:val="0017058A"/>
    <w:rsid w:val="001716FD"/>
    <w:rsid w:val="00171AD5"/>
    <w:rsid w:val="00172166"/>
    <w:rsid w:val="001721E0"/>
    <w:rsid w:val="00172364"/>
    <w:rsid w:val="00172411"/>
    <w:rsid w:val="001729C8"/>
    <w:rsid w:val="00172D42"/>
    <w:rsid w:val="00172ECD"/>
    <w:rsid w:val="00172F6E"/>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686F"/>
    <w:rsid w:val="001A7018"/>
    <w:rsid w:val="001A7055"/>
    <w:rsid w:val="001A71BF"/>
    <w:rsid w:val="001A7A35"/>
    <w:rsid w:val="001B03BD"/>
    <w:rsid w:val="001B04D7"/>
    <w:rsid w:val="001B0550"/>
    <w:rsid w:val="001B0589"/>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7DE9"/>
    <w:rsid w:val="001C0167"/>
    <w:rsid w:val="001C0467"/>
    <w:rsid w:val="001C10A1"/>
    <w:rsid w:val="001C1459"/>
    <w:rsid w:val="001C1766"/>
    <w:rsid w:val="001C17E9"/>
    <w:rsid w:val="001C1886"/>
    <w:rsid w:val="001C2069"/>
    <w:rsid w:val="001C29DB"/>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B96"/>
    <w:rsid w:val="001D3BDB"/>
    <w:rsid w:val="001D4638"/>
    <w:rsid w:val="001D4A19"/>
    <w:rsid w:val="001D4A91"/>
    <w:rsid w:val="001D58ED"/>
    <w:rsid w:val="001D6825"/>
    <w:rsid w:val="001D68D2"/>
    <w:rsid w:val="001D71AF"/>
    <w:rsid w:val="001D7A4A"/>
    <w:rsid w:val="001D7E7F"/>
    <w:rsid w:val="001E08B8"/>
    <w:rsid w:val="001E12D3"/>
    <w:rsid w:val="001E25E7"/>
    <w:rsid w:val="001E2A7E"/>
    <w:rsid w:val="001E2AD0"/>
    <w:rsid w:val="001E2D78"/>
    <w:rsid w:val="001E2D9C"/>
    <w:rsid w:val="001E3995"/>
    <w:rsid w:val="001E3A7E"/>
    <w:rsid w:val="001E3BE7"/>
    <w:rsid w:val="001E3C72"/>
    <w:rsid w:val="001E3CA2"/>
    <w:rsid w:val="001E4879"/>
    <w:rsid w:val="001E52FB"/>
    <w:rsid w:val="001E5ABE"/>
    <w:rsid w:val="001E5F13"/>
    <w:rsid w:val="001E6182"/>
    <w:rsid w:val="001E61C5"/>
    <w:rsid w:val="001E66EF"/>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3013"/>
    <w:rsid w:val="00213116"/>
    <w:rsid w:val="00213496"/>
    <w:rsid w:val="002135B9"/>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E2"/>
    <w:rsid w:val="002224F8"/>
    <w:rsid w:val="00222750"/>
    <w:rsid w:val="002228DE"/>
    <w:rsid w:val="00222A8A"/>
    <w:rsid w:val="002238EF"/>
    <w:rsid w:val="002244C0"/>
    <w:rsid w:val="00225432"/>
    <w:rsid w:val="002262CF"/>
    <w:rsid w:val="00226411"/>
    <w:rsid w:val="00226C29"/>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323F"/>
    <w:rsid w:val="00233341"/>
    <w:rsid w:val="002339CA"/>
    <w:rsid w:val="00233D8D"/>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B9"/>
    <w:rsid w:val="002402C0"/>
    <w:rsid w:val="002406CB"/>
    <w:rsid w:val="00240AD9"/>
    <w:rsid w:val="00241135"/>
    <w:rsid w:val="00241AB1"/>
    <w:rsid w:val="00241C99"/>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2149"/>
    <w:rsid w:val="00262830"/>
    <w:rsid w:val="00262A0B"/>
    <w:rsid w:val="00262FC4"/>
    <w:rsid w:val="00263C1B"/>
    <w:rsid w:val="00263C6D"/>
    <w:rsid w:val="00264130"/>
    <w:rsid w:val="0026482F"/>
    <w:rsid w:val="0026505B"/>
    <w:rsid w:val="0026518C"/>
    <w:rsid w:val="002659B1"/>
    <w:rsid w:val="00265C4B"/>
    <w:rsid w:val="00265E6F"/>
    <w:rsid w:val="00266187"/>
    <w:rsid w:val="00266879"/>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E33"/>
    <w:rsid w:val="00274213"/>
    <w:rsid w:val="002742A9"/>
    <w:rsid w:val="00274AC6"/>
    <w:rsid w:val="00274E59"/>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378F"/>
    <w:rsid w:val="00283FE8"/>
    <w:rsid w:val="002840DA"/>
    <w:rsid w:val="002847BF"/>
    <w:rsid w:val="00284AE3"/>
    <w:rsid w:val="00284D52"/>
    <w:rsid w:val="00284ECD"/>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E99"/>
    <w:rsid w:val="002930A9"/>
    <w:rsid w:val="00293CF5"/>
    <w:rsid w:val="0029425B"/>
    <w:rsid w:val="002948C2"/>
    <w:rsid w:val="002949C7"/>
    <w:rsid w:val="00294CBF"/>
    <w:rsid w:val="00294EA3"/>
    <w:rsid w:val="00294F9C"/>
    <w:rsid w:val="00295CF5"/>
    <w:rsid w:val="00295D49"/>
    <w:rsid w:val="00296C9C"/>
    <w:rsid w:val="00297527"/>
    <w:rsid w:val="00297E1E"/>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2A6"/>
    <w:rsid w:val="002A46DE"/>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8C1"/>
    <w:rsid w:val="002E2A36"/>
    <w:rsid w:val="002E31B1"/>
    <w:rsid w:val="002E3489"/>
    <w:rsid w:val="002E3C8F"/>
    <w:rsid w:val="002E4074"/>
    <w:rsid w:val="002E5033"/>
    <w:rsid w:val="002E5248"/>
    <w:rsid w:val="002E552F"/>
    <w:rsid w:val="002E61FC"/>
    <w:rsid w:val="002E678D"/>
    <w:rsid w:val="002E6A4F"/>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AFB"/>
    <w:rsid w:val="002F2D2C"/>
    <w:rsid w:val="002F32F4"/>
    <w:rsid w:val="002F3CBF"/>
    <w:rsid w:val="002F4000"/>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60FC"/>
    <w:rsid w:val="00306C67"/>
    <w:rsid w:val="00307906"/>
    <w:rsid w:val="0030792D"/>
    <w:rsid w:val="003105AE"/>
    <w:rsid w:val="00310821"/>
    <w:rsid w:val="003111A5"/>
    <w:rsid w:val="00311256"/>
    <w:rsid w:val="003117E2"/>
    <w:rsid w:val="00311B22"/>
    <w:rsid w:val="00312399"/>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20134"/>
    <w:rsid w:val="003205CD"/>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23AB"/>
    <w:rsid w:val="00342BFA"/>
    <w:rsid w:val="0034324F"/>
    <w:rsid w:val="003434B4"/>
    <w:rsid w:val="00343F62"/>
    <w:rsid w:val="003440C0"/>
    <w:rsid w:val="003444C6"/>
    <w:rsid w:val="00344539"/>
    <w:rsid w:val="00345391"/>
    <w:rsid w:val="003453C1"/>
    <w:rsid w:val="0034548C"/>
    <w:rsid w:val="00345B5B"/>
    <w:rsid w:val="0034681E"/>
    <w:rsid w:val="00347410"/>
    <w:rsid w:val="00347B6A"/>
    <w:rsid w:val="00347E3B"/>
    <w:rsid w:val="00350D77"/>
    <w:rsid w:val="00351517"/>
    <w:rsid w:val="00351A9D"/>
    <w:rsid w:val="00351C51"/>
    <w:rsid w:val="00352AD9"/>
    <w:rsid w:val="00352E0A"/>
    <w:rsid w:val="00352ECA"/>
    <w:rsid w:val="00353216"/>
    <w:rsid w:val="0035368D"/>
    <w:rsid w:val="003539E5"/>
    <w:rsid w:val="00354059"/>
    <w:rsid w:val="003547B1"/>
    <w:rsid w:val="00354B48"/>
    <w:rsid w:val="0035528D"/>
    <w:rsid w:val="0035575B"/>
    <w:rsid w:val="0035595C"/>
    <w:rsid w:val="00355C01"/>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534"/>
    <w:rsid w:val="0037356D"/>
    <w:rsid w:val="003737BA"/>
    <w:rsid w:val="00374ADF"/>
    <w:rsid w:val="00374B50"/>
    <w:rsid w:val="00374B78"/>
    <w:rsid w:val="00374FC0"/>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B97"/>
    <w:rsid w:val="003E291F"/>
    <w:rsid w:val="003E2CAA"/>
    <w:rsid w:val="003E37E9"/>
    <w:rsid w:val="003E3979"/>
    <w:rsid w:val="003E3D16"/>
    <w:rsid w:val="003E4793"/>
    <w:rsid w:val="003E4827"/>
    <w:rsid w:val="003E507C"/>
    <w:rsid w:val="003E52D6"/>
    <w:rsid w:val="003E656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BDF"/>
    <w:rsid w:val="00420D7D"/>
    <w:rsid w:val="004213A7"/>
    <w:rsid w:val="00421772"/>
    <w:rsid w:val="00422062"/>
    <w:rsid w:val="004221E5"/>
    <w:rsid w:val="00422323"/>
    <w:rsid w:val="004226EA"/>
    <w:rsid w:val="00422714"/>
    <w:rsid w:val="00422DFD"/>
    <w:rsid w:val="004237F6"/>
    <w:rsid w:val="00423B76"/>
    <w:rsid w:val="00423E8D"/>
    <w:rsid w:val="004242BA"/>
    <w:rsid w:val="00424395"/>
    <w:rsid w:val="00424B95"/>
    <w:rsid w:val="00425032"/>
    <w:rsid w:val="00425100"/>
    <w:rsid w:val="004251F3"/>
    <w:rsid w:val="00425435"/>
    <w:rsid w:val="00425986"/>
    <w:rsid w:val="00425C4A"/>
    <w:rsid w:val="00425E20"/>
    <w:rsid w:val="004261DE"/>
    <w:rsid w:val="00426261"/>
    <w:rsid w:val="00426D51"/>
    <w:rsid w:val="00427480"/>
    <w:rsid w:val="00427869"/>
    <w:rsid w:val="00431029"/>
    <w:rsid w:val="00431103"/>
    <w:rsid w:val="00431DB8"/>
    <w:rsid w:val="004321E1"/>
    <w:rsid w:val="0043225C"/>
    <w:rsid w:val="00432CFD"/>
    <w:rsid w:val="0043304D"/>
    <w:rsid w:val="00433386"/>
    <w:rsid w:val="00433D1B"/>
    <w:rsid w:val="004340A2"/>
    <w:rsid w:val="004342B5"/>
    <w:rsid w:val="004348CC"/>
    <w:rsid w:val="004348F9"/>
    <w:rsid w:val="00434B8F"/>
    <w:rsid w:val="0043534F"/>
    <w:rsid w:val="004356CF"/>
    <w:rsid w:val="004357C7"/>
    <w:rsid w:val="004365C4"/>
    <w:rsid w:val="00437F26"/>
    <w:rsid w:val="004404A5"/>
    <w:rsid w:val="00440BBB"/>
    <w:rsid w:val="004413DB"/>
    <w:rsid w:val="0044204C"/>
    <w:rsid w:val="0044234F"/>
    <w:rsid w:val="00442749"/>
    <w:rsid w:val="00442A6A"/>
    <w:rsid w:val="0044390A"/>
    <w:rsid w:val="0044395C"/>
    <w:rsid w:val="00443EBC"/>
    <w:rsid w:val="00444490"/>
    <w:rsid w:val="00444696"/>
    <w:rsid w:val="004449D5"/>
    <w:rsid w:val="00445473"/>
    <w:rsid w:val="004454EF"/>
    <w:rsid w:val="00445699"/>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AEA"/>
    <w:rsid w:val="00475C94"/>
    <w:rsid w:val="004762EB"/>
    <w:rsid w:val="004768BE"/>
    <w:rsid w:val="00476974"/>
    <w:rsid w:val="00476A42"/>
    <w:rsid w:val="00476B05"/>
    <w:rsid w:val="00476C11"/>
    <w:rsid w:val="004773C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1196"/>
    <w:rsid w:val="00491440"/>
    <w:rsid w:val="004921BB"/>
    <w:rsid w:val="00492EED"/>
    <w:rsid w:val="0049397C"/>
    <w:rsid w:val="00493DA1"/>
    <w:rsid w:val="00494121"/>
    <w:rsid w:val="004941DD"/>
    <w:rsid w:val="00494763"/>
    <w:rsid w:val="00494ABC"/>
    <w:rsid w:val="00494E04"/>
    <w:rsid w:val="004954F4"/>
    <w:rsid w:val="004956A8"/>
    <w:rsid w:val="00495DA9"/>
    <w:rsid w:val="0049650F"/>
    <w:rsid w:val="004965A7"/>
    <w:rsid w:val="004967F5"/>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A2D"/>
    <w:rsid w:val="004A2E0D"/>
    <w:rsid w:val="004A2E8F"/>
    <w:rsid w:val="004A345C"/>
    <w:rsid w:val="004A34D8"/>
    <w:rsid w:val="004A364F"/>
    <w:rsid w:val="004A3B70"/>
    <w:rsid w:val="004A3CF3"/>
    <w:rsid w:val="004A4291"/>
    <w:rsid w:val="004A4B1E"/>
    <w:rsid w:val="004A4DE3"/>
    <w:rsid w:val="004A5022"/>
    <w:rsid w:val="004A537D"/>
    <w:rsid w:val="004A56E8"/>
    <w:rsid w:val="004A5754"/>
    <w:rsid w:val="004A58D2"/>
    <w:rsid w:val="004A65F8"/>
    <w:rsid w:val="004A6B9C"/>
    <w:rsid w:val="004A73D0"/>
    <w:rsid w:val="004A7FAE"/>
    <w:rsid w:val="004B0861"/>
    <w:rsid w:val="004B0D84"/>
    <w:rsid w:val="004B108F"/>
    <w:rsid w:val="004B1ECE"/>
    <w:rsid w:val="004B2867"/>
    <w:rsid w:val="004B4225"/>
    <w:rsid w:val="004B4428"/>
    <w:rsid w:val="004B4489"/>
    <w:rsid w:val="004B4577"/>
    <w:rsid w:val="004B46C6"/>
    <w:rsid w:val="004B4F7C"/>
    <w:rsid w:val="004B628D"/>
    <w:rsid w:val="004B67F0"/>
    <w:rsid w:val="004B6B4C"/>
    <w:rsid w:val="004B6B81"/>
    <w:rsid w:val="004B7090"/>
    <w:rsid w:val="004B7148"/>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1013"/>
    <w:rsid w:val="004D13FA"/>
    <w:rsid w:val="004D1425"/>
    <w:rsid w:val="004D1483"/>
    <w:rsid w:val="004D1F94"/>
    <w:rsid w:val="004D2E77"/>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F3F"/>
    <w:rsid w:val="004E25EE"/>
    <w:rsid w:val="004E2B26"/>
    <w:rsid w:val="004E3030"/>
    <w:rsid w:val="004E309C"/>
    <w:rsid w:val="004E3587"/>
    <w:rsid w:val="004E41B4"/>
    <w:rsid w:val="004E4CD3"/>
    <w:rsid w:val="004E5527"/>
    <w:rsid w:val="004E5A4B"/>
    <w:rsid w:val="004E5C34"/>
    <w:rsid w:val="004E6108"/>
    <w:rsid w:val="004E62E4"/>
    <w:rsid w:val="004E62FB"/>
    <w:rsid w:val="004E6B86"/>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752"/>
    <w:rsid w:val="004F7983"/>
    <w:rsid w:val="004F7C12"/>
    <w:rsid w:val="004F7C28"/>
    <w:rsid w:val="004F7EE6"/>
    <w:rsid w:val="00500576"/>
    <w:rsid w:val="0050157D"/>
    <w:rsid w:val="0050182D"/>
    <w:rsid w:val="00501BBE"/>
    <w:rsid w:val="00501C1C"/>
    <w:rsid w:val="005020EF"/>
    <w:rsid w:val="005025F2"/>
    <w:rsid w:val="00503FE3"/>
    <w:rsid w:val="005042AC"/>
    <w:rsid w:val="00504711"/>
    <w:rsid w:val="00504730"/>
    <w:rsid w:val="00504799"/>
    <w:rsid w:val="00504E84"/>
    <w:rsid w:val="0050575F"/>
    <w:rsid w:val="00505959"/>
    <w:rsid w:val="0050617F"/>
    <w:rsid w:val="00507016"/>
    <w:rsid w:val="0050707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72C"/>
    <w:rsid w:val="00546C94"/>
    <w:rsid w:val="00547238"/>
    <w:rsid w:val="00547411"/>
    <w:rsid w:val="005478F7"/>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64FE"/>
    <w:rsid w:val="00556883"/>
    <w:rsid w:val="00556E3C"/>
    <w:rsid w:val="00557093"/>
    <w:rsid w:val="00557169"/>
    <w:rsid w:val="00557414"/>
    <w:rsid w:val="00557ADF"/>
    <w:rsid w:val="00557B74"/>
    <w:rsid w:val="00557B88"/>
    <w:rsid w:val="00560495"/>
    <w:rsid w:val="00560F56"/>
    <w:rsid w:val="00561201"/>
    <w:rsid w:val="005615A2"/>
    <w:rsid w:val="005617FF"/>
    <w:rsid w:val="005618BB"/>
    <w:rsid w:val="00561E4B"/>
    <w:rsid w:val="005621F0"/>
    <w:rsid w:val="0056296A"/>
    <w:rsid w:val="00563221"/>
    <w:rsid w:val="00563B01"/>
    <w:rsid w:val="00563F67"/>
    <w:rsid w:val="00563FA2"/>
    <w:rsid w:val="00564908"/>
    <w:rsid w:val="0056496B"/>
    <w:rsid w:val="00564C1C"/>
    <w:rsid w:val="00565145"/>
    <w:rsid w:val="0056560E"/>
    <w:rsid w:val="00565E5D"/>
    <w:rsid w:val="00566A1C"/>
    <w:rsid w:val="005679E0"/>
    <w:rsid w:val="00567EBD"/>
    <w:rsid w:val="005700FE"/>
    <w:rsid w:val="00570418"/>
    <w:rsid w:val="005704EF"/>
    <w:rsid w:val="0057059D"/>
    <w:rsid w:val="0057089B"/>
    <w:rsid w:val="00570B41"/>
    <w:rsid w:val="005720BD"/>
    <w:rsid w:val="00572390"/>
    <w:rsid w:val="0057273B"/>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4500"/>
    <w:rsid w:val="0059474E"/>
    <w:rsid w:val="00594EC8"/>
    <w:rsid w:val="0059517E"/>
    <w:rsid w:val="00595F3F"/>
    <w:rsid w:val="00596365"/>
    <w:rsid w:val="005966E2"/>
    <w:rsid w:val="00596DC0"/>
    <w:rsid w:val="00596E8C"/>
    <w:rsid w:val="00596F3B"/>
    <w:rsid w:val="00596F42"/>
    <w:rsid w:val="005A18E9"/>
    <w:rsid w:val="005A1B38"/>
    <w:rsid w:val="005A1C2B"/>
    <w:rsid w:val="005A26BE"/>
    <w:rsid w:val="005A2707"/>
    <w:rsid w:val="005A2CDC"/>
    <w:rsid w:val="005A3325"/>
    <w:rsid w:val="005A3501"/>
    <w:rsid w:val="005A369A"/>
    <w:rsid w:val="005A3CBE"/>
    <w:rsid w:val="005A3F22"/>
    <w:rsid w:val="005A46B9"/>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D4E"/>
    <w:rsid w:val="005C6160"/>
    <w:rsid w:val="005C63E4"/>
    <w:rsid w:val="005C6802"/>
    <w:rsid w:val="005C6911"/>
    <w:rsid w:val="005C6B6F"/>
    <w:rsid w:val="005C7113"/>
    <w:rsid w:val="005C76D1"/>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208E"/>
    <w:rsid w:val="005E29D3"/>
    <w:rsid w:val="005E2DBC"/>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9C1"/>
    <w:rsid w:val="00602A9A"/>
    <w:rsid w:val="00603178"/>
    <w:rsid w:val="00603300"/>
    <w:rsid w:val="0060370F"/>
    <w:rsid w:val="00603B56"/>
    <w:rsid w:val="00603BE5"/>
    <w:rsid w:val="00604E9E"/>
    <w:rsid w:val="006052C0"/>
    <w:rsid w:val="006055E1"/>
    <w:rsid w:val="00605871"/>
    <w:rsid w:val="00605C76"/>
    <w:rsid w:val="00605E0A"/>
    <w:rsid w:val="006060D6"/>
    <w:rsid w:val="006068E1"/>
    <w:rsid w:val="00606EF2"/>
    <w:rsid w:val="006071F8"/>
    <w:rsid w:val="0060770E"/>
    <w:rsid w:val="00607C59"/>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B1A"/>
    <w:rsid w:val="00615E21"/>
    <w:rsid w:val="00615E43"/>
    <w:rsid w:val="0061620E"/>
    <w:rsid w:val="006165D3"/>
    <w:rsid w:val="00616E28"/>
    <w:rsid w:val="006172C3"/>
    <w:rsid w:val="006175E9"/>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9D"/>
    <w:rsid w:val="00624056"/>
    <w:rsid w:val="006240E4"/>
    <w:rsid w:val="0062497E"/>
    <w:rsid w:val="00624CA1"/>
    <w:rsid w:val="006251AF"/>
    <w:rsid w:val="00625495"/>
    <w:rsid w:val="00625BEF"/>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F72"/>
    <w:rsid w:val="006350F8"/>
    <w:rsid w:val="0063523D"/>
    <w:rsid w:val="00635F9D"/>
    <w:rsid w:val="00636055"/>
    <w:rsid w:val="00636498"/>
    <w:rsid w:val="00636831"/>
    <w:rsid w:val="006369B8"/>
    <w:rsid w:val="0063773C"/>
    <w:rsid w:val="00637818"/>
    <w:rsid w:val="00637CA8"/>
    <w:rsid w:val="00640E77"/>
    <w:rsid w:val="0064101F"/>
    <w:rsid w:val="00641B07"/>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F15"/>
    <w:rsid w:val="0065407F"/>
    <w:rsid w:val="0065416F"/>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D8F"/>
    <w:rsid w:val="00657F88"/>
    <w:rsid w:val="00661796"/>
    <w:rsid w:val="00661B21"/>
    <w:rsid w:val="00661BCD"/>
    <w:rsid w:val="0066298E"/>
    <w:rsid w:val="00663BD6"/>
    <w:rsid w:val="00663CD3"/>
    <w:rsid w:val="00663DD3"/>
    <w:rsid w:val="00664961"/>
    <w:rsid w:val="0066498E"/>
    <w:rsid w:val="00665559"/>
    <w:rsid w:val="00666AE7"/>
    <w:rsid w:val="006676B5"/>
    <w:rsid w:val="00667BAC"/>
    <w:rsid w:val="006702C0"/>
    <w:rsid w:val="006704D7"/>
    <w:rsid w:val="00670882"/>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45C0"/>
    <w:rsid w:val="006B45DA"/>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245"/>
    <w:rsid w:val="006C638A"/>
    <w:rsid w:val="006C63AC"/>
    <w:rsid w:val="006C6527"/>
    <w:rsid w:val="006C66F4"/>
    <w:rsid w:val="006C6816"/>
    <w:rsid w:val="006C6D34"/>
    <w:rsid w:val="006C799F"/>
    <w:rsid w:val="006D03FE"/>
    <w:rsid w:val="006D0D43"/>
    <w:rsid w:val="006D1405"/>
    <w:rsid w:val="006D15D0"/>
    <w:rsid w:val="006D1667"/>
    <w:rsid w:val="006D18B6"/>
    <w:rsid w:val="006D195D"/>
    <w:rsid w:val="006D1EB5"/>
    <w:rsid w:val="006D1F68"/>
    <w:rsid w:val="006D2DE9"/>
    <w:rsid w:val="006D329E"/>
    <w:rsid w:val="006D455F"/>
    <w:rsid w:val="006D4664"/>
    <w:rsid w:val="006D4779"/>
    <w:rsid w:val="006D4897"/>
    <w:rsid w:val="006D48F4"/>
    <w:rsid w:val="006D4D35"/>
    <w:rsid w:val="006D501E"/>
    <w:rsid w:val="006D5451"/>
    <w:rsid w:val="006D5828"/>
    <w:rsid w:val="006D59A0"/>
    <w:rsid w:val="006D6464"/>
    <w:rsid w:val="006D6598"/>
    <w:rsid w:val="006D68B9"/>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D65"/>
    <w:rsid w:val="0070078A"/>
    <w:rsid w:val="007008E0"/>
    <w:rsid w:val="00700CC8"/>
    <w:rsid w:val="007011F1"/>
    <w:rsid w:val="00701A42"/>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1316"/>
    <w:rsid w:val="00772059"/>
    <w:rsid w:val="00772534"/>
    <w:rsid w:val="007728C3"/>
    <w:rsid w:val="00772977"/>
    <w:rsid w:val="00772C6D"/>
    <w:rsid w:val="00772FAC"/>
    <w:rsid w:val="00774386"/>
    <w:rsid w:val="007743D9"/>
    <w:rsid w:val="007748FB"/>
    <w:rsid w:val="00774AC8"/>
    <w:rsid w:val="00774B25"/>
    <w:rsid w:val="00774BC2"/>
    <w:rsid w:val="0077544A"/>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73AA"/>
    <w:rsid w:val="00787616"/>
    <w:rsid w:val="007876CF"/>
    <w:rsid w:val="00787A38"/>
    <w:rsid w:val="00787EB8"/>
    <w:rsid w:val="007903C3"/>
    <w:rsid w:val="007904CD"/>
    <w:rsid w:val="0079096A"/>
    <w:rsid w:val="00790981"/>
    <w:rsid w:val="00791DF7"/>
    <w:rsid w:val="00792FBC"/>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F19"/>
    <w:rsid w:val="007A604F"/>
    <w:rsid w:val="007A6075"/>
    <w:rsid w:val="007A62E7"/>
    <w:rsid w:val="007A6AF3"/>
    <w:rsid w:val="007A6B97"/>
    <w:rsid w:val="007A6B98"/>
    <w:rsid w:val="007A6C50"/>
    <w:rsid w:val="007A718D"/>
    <w:rsid w:val="007A79F6"/>
    <w:rsid w:val="007B081A"/>
    <w:rsid w:val="007B087B"/>
    <w:rsid w:val="007B1E43"/>
    <w:rsid w:val="007B1ED2"/>
    <w:rsid w:val="007B2CA8"/>
    <w:rsid w:val="007B31D0"/>
    <w:rsid w:val="007B3771"/>
    <w:rsid w:val="007B4805"/>
    <w:rsid w:val="007B4B8E"/>
    <w:rsid w:val="007B4BB0"/>
    <w:rsid w:val="007B4F79"/>
    <w:rsid w:val="007B525B"/>
    <w:rsid w:val="007B5623"/>
    <w:rsid w:val="007B5E78"/>
    <w:rsid w:val="007B7707"/>
    <w:rsid w:val="007B7D70"/>
    <w:rsid w:val="007B7FB6"/>
    <w:rsid w:val="007C0154"/>
    <w:rsid w:val="007C06D1"/>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6B1"/>
    <w:rsid w:val="007C4A14"/>
    <w:rsid w:val="007C4BF5"/>
    <w:rsid w:val="007C5497"/>
    <w:rsid w:val="007C5860"/>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E03"/>
    <w:rsid w:val="007E101A"/>
    <w:rsid w:val="007E1BEC"/>
    <w:rsid w:val="007E1D34"/>
    <w:rsid w:val="007E1EA9"/>
    <w:rsid w:val="007E29BF"/>
    <w:rsid w:val="007E46CA"/>
    <w:rsid w:val="007E4B54"/>
    <w:rsid w:val="007E4EEA"/>
    <w:rsid w:val="007E6391"/>
    <w:rsid w:val="007E6A0B"/>
    <w:rsid w:val="007E6E2C"/>
    <w:rsid w:val="007E6F45"/>
    <w:rsid w:val="007F0A9A"/>
    <w:rsid w:val="007F0AFA"/>
    <w:rsid w:val="007F0E20"/>
    <w:rsid w:val="007F1493"/>
    <w:rsid w:val="007F1B43"/>
    <w:rsid w:val="007F1E61"/>
    <w:rsid w:val="007F226B"/>
    <w:rsid w:val="007F2FA5"/>
    <w:rsid w:val="007F34E4"/>
    <w:rsid w:val="007F369F"/>
    <w:rsid w:val="007F36E9"/>
    <w:rsid w:val="007F3822"/>
    <w:rsid w:val="007F4051"/>
    <w:rsid w:val="007F4335"/>
    <w:rsid w:val="007F51A6"/>
    <w:rsid w:val="007F558B"/>
    <w:rsid w:val="007F640E"/>
    <w:rsid w:val="007F6692"/>
    <w:rsid w:val="007F6B5D"/>
    <w:rsid w:val="007F752F"/>
    <w:rsid w:val="007F7A8B"/>
    <w:rsid w:val="007F7D29"/>
    <w:rsid w:val="007F7D67"/>
    <w:rsid w:val="008003D7"/>
    <w:rsid w:val="00800A15"/>
    <w:rsid w:val="00800E8F"/>
    <w:rsid w:val="008011C0"/>
    <w:rsid w:val="00801EDE"/>
    <w:rsid w:val="00802208"/>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4B5F"/>
    <w:rsid w:val="00814BC7"/>
    <w:rsid w:val="0081689A"/>
    <w:rsid w:val="00816FAC"/>
    <w:rsid w:val="00820137"/>
    <w:rsid w:val="00821078"/>
    <w:rsid w:val="008213B8"/>
    <w:rsid w:val="0082241E"/>
    <w:rsid w:val="008228D1"/>
    <w:rsid w:val="00822F9F"/>
    <w:rsid w:val="00823132"/>
    <w:rsid w:val="008231DA"/>
    <w:rsid w:val="00823B71"/>
    <w:rsid w:val="00823C24"/>
    <w:rsid w:val="0082416E"/>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EEC"/>
    <w:rsid w:val="008343DA"/>
    <w:rsid w:val="00834AE1"/>
    <w:rsid w:val="00835704"/>
    <w:rsid w:val="00835FCC"/>
    <w:rsid w:val="008365DB"/>
    <w:rsid w:val="00836839"/>
    <w:rsid w:val="00836B16"/>
    <w:rsid w:val="00836D94"/>
    <w:rsid w:val="00837046"/>
    <w:rsid w:val="0084081F"/>
    <w:rsid w:val="00840F52"/>
    <w:rsid w:val="0084141F"/>
    <w:rsid w:val="00841A0D"/>
    <w:rsid w:val="00841A39"/>
    <w:rsid w:val="00841D0A"/>
    <w:rsid w:val="008420AB"/>
    <w:rsid w:val="008423ED"/>
    <w:rsid w:val="00842A98"/>
    <w:rsid w:val="00843F97"/>
    <w:rsid w:val="0084409E"/>
    <w:rsid w:val="008441CD"/>
    <w:rsid w:val="008443D4"/>
    <w:rsid w:val="00844DAB"/>
    <w:rsid w:val="00844E14"/>
    <w:rsid w:val="00845914"/>
    <w:rsid w:val="00845B37"/>
    <w:rsid w:val="00845D22"/>
    <w:rsid w:val="008461E6"/>
    <w:rsid w:val="008462B8"/>
    <w:rsid w:val="00846603"/>
    <w:rsid w:val="008468AD"/>
    <w:rsid w:val="00846D8B"/>
    <w:rsid w:val="00847028"/>
    <w:rsid w:val="008476E5"/>
    <w:rsid w:val="00847A52"/>
    <w:rsid w:val="00847A60"/>
    <w:rsid w:val="008500EF"/>
    <w:rsid w:val="0085064F"/>
    <w:rsid w:val="0085228F"/>
    <w:rsid w:val="00853052"/>
    <w:rsid w:val="00853A32"/>
    <w:rsid w:val="008547A4"/>
    <w:rsid w:val="008549F3"/>
    <w:rsid w:val="00854B79"/>
    <w:rsid w:val="00854C37"/>
    <w:rsid w:val="00855E17"/>
    <w:rsid w:val="00856610"/>
    <w:rsid w:val="00856841"/>
    <w:rsid w:val="00856969"/>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AC6"/>
    <w:rsid w:val="008632BF"/>
    <w:rsid w:val="0086446E"/>
    <w:rsid w:val="00864610"/>
    <w:rsid w:val="00864701"/>
    <w:rsid w:val="00864902"/>
    <w:rsid w:val="00864AD8"/>
    <w:rsid w:val="00865B89"/>
    <w:rsid w:val="00865DDF"/>
    <w:rsid w:val="0086615E"/>
    <w:rsid w:val="0086646A"/>
    <w:rsid w:val="008664E7"/>
    <w:rsid w:val="008669EE"/>
    <w:rsid w:val="008702D7"/>
    <w:rsid w:val="00870381"/>
    <w:rsid w:val="00870777"/>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3CC"/>
    <w:rsid w:val="008744C0"/>
    <w:rsid w:val="00874517"/>
    <w:rsid w:val="00874D35"/>
    <w:rsid w:val="00874EFD"/>
    <w:rsid w:val="00874F54"/>
    <w:rsid w:val="00875670"/>
    <w:rsid w:val="00875CD0"/>
    <w:rsid w:val="00875E12"/>
    <w:rsid w:val="00875FDA"/>
    <w:rsid w:val="008761CE"/>
    <w:rsid w:val="00877151"/>
    <w:rsid w:val="008779D6"/>
    <w:rsid w:val="00877F9F"/>
    <w:rsid w:val="0088086B"/>
    <w:rsid w:val="008809FD"/>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EFA"/>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42CC"/>
    <w:rsid w:val="008945D4"/>
    <w:rsid w:val="00894FF7"/>
    <w:rsid w:val="0089527B"/>
    <w:rsid w:val="00895297"/>
    <w:rsid w:val="008953B8"/>
    <w:rsid w:val="00895C09"/>
    <w:rsid w:val="00895DBC"/>
    <w:rsid w:val="00896059"/>
    <w:rsid w:val="00896139"/>
    <w:rsid w:val="00896631"/>
    <w:rsid w:val="0089683F"/>
    <w:rsid w:val="008972ED"/>
    <w:rsid w:val="00897FB9"/>
    <w:rsid w:val="008A07C8"/>
    <w:rsid w:val="008A111B"/>
    <w:rsid w:val="008A1F32"/>
    <w:rsid w:val="008A224A"/>
    <w:rsid w:val="008A256C"/>
    <w:rsid w:val="008A26F7"/>
    <w:rsid w:val="008A2960"/>
    <w:rsid w:val="008A2B23"/>
    <w:rsid w:val="008A2C81"/>
    <w:rsid w:val="008A2E5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AB"/>
    <w:rsid w:val="009333CF"/>
    <w:rsid w:val="009336FD"/>
    <w:rsid w:val="00934630"/>
    <w:rsid w:val="009350DB"/>
    <w:rsid w:val="00935197"/>
    <w:rsid w:val="0093531F"/>
    <w:rsid w:val="009353D5"/>
    <w:rsid w:val="00935500"/>
    <w:rsid w:val="00936799"/>
    <w:rsid w:val="009368AF"/>
    <w:rsid w:val="00936AA8"/>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6D7A"/>
    <w:rsid w:val="00947A4F"/>
    <w:rsid w:val="00947A95"/>
    <w:rsid w:val="009502CB"/>
    <w:rsid w:val="009506BF"/>
    <w:rsid w:val="0095103A"/>
    <w:rsid w:val="009516D7"/>
    <w:rsid w:val="009519C0"/>
    <w:rsid w:val="00951CF9"/>
    <w:rsid w:val="0095206A"/>
    <w:rsid w:val="0095209C"/>
    <w:rsid w:val="009520EF"/>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89D"/>
    <w:rsid w:val="00965335"/>
    <w:rsid w:val="00965494"/>
    <w:rsid w:val="009658E8"/>
    <w:rsid w:val="009660A8"/>
    <w:rsid w:val="009661A4"/>
    <w:rsid w:val="009668EF"/>
    <w:rsid w:val="00967342"/>
    <w:rsid w:val="009678D2"/>
    <w:rsid w:val="00967AF1"/>
    <w:rsid w:val="00967D80"/>
    <w:rsid w:val="009708C5"/>
    <w:rsid w:val="00971567"/>
    <w:rsid w:val="00971D84"/>
    <w:rsid w:val="00971E85"/>
    <w:rsid w:val="00971E93"/>
    <w:rsid w:val="00972F58"/>
    <w:rsid w:val="00973664"/>
    <w:rsid w:val="009736FE"/>
    <w:rsid w:val="0097387C"/>
    <w:rsid w:val="00973A4D"/>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5904"/>
    <w:rsid w:val="009869CC"/>
    <w:rsid w:val="00986F86"/>
    <w:rsid w:val="00990F25"/>
    <w:rsid w:val="00991C8D"/>
    <w:rsid w:val="00992165"/>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76A"/>
    <w:rsid w:val="009A3334"/>
    <w:rsid w:val="009A3559"/>
    <w:rsid w:val="009A3C61"/>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891"/>
    <w:rsid w:val="009B6081"/>
    <w:rsid w:val="009B643C"/>
    <w:rsid w:val="009B6CD6"/>
    <w:rsid w:val="009B70F1"/>
    <w:rsid w:val="009B72BD"/>
    <w:rsid w:val="009B768D"/>
    <w:rsid w:val="009B78B7"/>
    <w:rsid w:val="009C0154"/>
    <w:rsid w:val="009C0401"/>
    <w:rsid w:val="009C071B"/>
    <w:rsid w:val="009C0AE7"/>
    <w:rsid w:val="009C0EA4"/>
    <w:rsid w:val="009C145C"/>
    <w:rsid w:val="009C161E"/>
    <w:rsid w:val="009C1917"/>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F53"/>
    <w:rsid w:val="009E3C13"/>
    <w:rsid w:val="009E3CEA"/>
    <w:rsid w:val="009E3FED"/>
    <w:rsid w:val="009E4265"/>
    <w:rsid w:val="009E43B4"/>
    <w:rsid w:val="009E4BAD"/>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AE4"/>
    <w:rsid w:val="009F40C7"/>
    <w:rsid w:val="009F472A"/>
    <w:rsid w:val="009F4BDB"/>
    <w:rsid w:val="009F5902"/>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76E"/>
    <w:rsid w:val="00A11A45"/>
    <w:rsid w:val="00A1251B"/>
    <w:rsid w:val="00A1261A"/>
    <w:rsid w:val="00A129E4"/>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939"/>
    <w:rsid w:val="00A31DD4"/>
    <w:rsid w:val="00A31EA6"/>
    <w:rsid w:val="00A324CE"/>
    <w:rsid w:val="00A32D2C"/>
    <w:rsid w:val="00A3342E"/>
    <w:rsid w:val="00A3372A"/>
    <w:rsid w:val="00A337A8"/>
    <w:rsid w:val="00A33915"/>
    <w:rsid w:val="00A33BAC"/>
    <w:rsid w:val="00A35BFE"/>
    <w:rsid w:val="00A35F38"/>
    <w:rsid w:val="00A3610B"/>
    <w:rsid w:val="00A3652E"/>
    <w:rsid w:val="00A36570"/>
    <w:rsid w:val="00A36A53"/>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E81"/>
    <w:rsid w:val="00A62FDF"/>
    <w:rsid w:val="00A63441"/>
    <w:rsid w:val="00A63654"/>
    <w:rsid w:val="00A63BBE"/>
    <w:rsid w:val="00A646DE"/>
    <w:rsid w:val="00A65EC0"/>
    <w:rsid w:val="00A661BD"/>
    <w:rsid w:val="00A66221"/>
    <w:rsid w:val="00A704E4"/>
    <w:rsid w:val="00A70DE9"/>
    <w:rsid w:val="00A722F1"/>
    <w:rsid w:val="00A7243A"/>
    <w:rsid w:val="00A728A7"/>
    <w:rsid w:val="00A72A75"/>
    <w:rsid w:val="00A73692"/>
    <w:rsid w:val="00A7391D"/>
    <w:rsid w:val="00A74029"/>
    <w:rsid w:val="00A74394"/>
    <w:rsid w:val="00A74D7E"/>
    <w:rsid w:val="00A752D7"/>
    <w:rsid w:val="00A76DFB"/>
    <w:rsid w:val="00A76FE4"/>
    <w:rsid w:val="00A7752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E71"/>
    <w:rsid w:val="00A85608"/>
    <w:rsid w:val="00A85BF3"/>
    <w:rsid w:val="00A85D67"/>
    <w:rsid w:val="00A866F0"/>
    <w:rsid w:val="00A86EEB"/>
    <w:rsid w:val="00A86F54"/>
    <w:rsid w:val="00A87339"/>
    <w:rsid w:val="00A87574"/>
    <w:rsid w:val="00A877C9"/>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9BB"/>
    <w:rsid w:val="00A965EE"/>
    <w:rsid w:val="00A96776"/>
    <w:rsid w:val="00A969E8"/>
    <w:rsid w:val="00A96A40"/>
    <w:rsid w:val="00A96CDB"/>
    <w:rsid w:val="00A9718B"/>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884"/>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6D2"/>
    <w:rsid w:val="00AC1714"/>
    <w:rsid w:val="00AC18C4"/>
    <w:rsid w:val="00AC1A6E"/>
    <w:rsid w:val="00AC27CC"/>
    <w:rsid w:val="00AC2A05"/>
    <w:rsid w:val="00AC40E3"/>
    <w:rsid w:val="00AC43C2"/>
    <w:rsid w:val="00AC44A8"/>
    <w:rsid w:val="00AC4508"/>
    <w:rsid w:val="00AC4764"/>
    <w:rsid w:val="00AC4BB4"/>
    <w:rsid w:val="00AC59D6"/>
    <w:rsid w:val="00AC5B6D"/>
    <w:rsid w:val="00AC5CD4"/>
    <w:rsid w:val="00AC5D23"/>
    <w:rsid w:val="00AC656C"/>
    <w:rsid w:val="00AC69AF"/>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A7A"/>
    <w:rsid w:val="00AE201B"/>
    <w:rsid w:val="00AE242B"/>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B11"/>
    <w:rsid w:val="00AE7E57"/>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6247"/>
    <w:rsid w:val="00B16350"/>
    <w:rsid w:val="00B1663D"/>
    <w:rsid w:val="00B16AB6"/>
    <w:rsid w:val="00B17641"/>
    <w:rsid w:val="00B17B0B"/>
    <w:rsid w:val="00B17D95"/>
    <w:rsid w:val="00B20212"/>
    <w:rsid w:val="00B20CFA"/>
    <w:rsid w:val="00B21233"/>
    <w:rsid w:val="00B21D1F"/>
    <w:rsid w:val="00B222F8"/>
    <w:rsid w:val="00B2238B"/>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F68"/>
    <w:rsid w:val="00B51584"/>
    <w:rsid w:val="00B51596"/>
    <w:rsid w:val="00B51645"/>
    <w:rsid w:val="00B5178E"/>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DCC"/>
    <w:rsid w:val="00B57E88"/>
    <w:rsid w:val="00B60187"/>
    <w:rsid w:val="00B60950"/>
    <w:rsid w:val="00B60A88"/>
    <w:rsid w:val="00B61254"/>
    <w:rsid w:val="00B617BB"/>
    <w:rsid w:val="00B61C8A"/>
    <w:rsid w:val="00B61D72"/>
    <w:rsid w:val="00B62566"/>
    <w:rsid w:val="00B62650"/>
    <w:rsid w:val="00B63166"/>
    <w:rsid w:val="00B63484"/>
    <w:rsid w:val="00B63B35"/>
    <w:rsid w:val="00B6444F"/>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2109"/>
    <w:rsid w:val="00B92798"/>
    <w:rsid w:val="00B92C93"/>
    <w:rsid w:val="00B93884"/>
    <w:rsid w:val="00B93DF5"/>
    <w:rsid w:val="00B93E8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8B5"/>
    <w:rsid w:val="00BA5EEC"/>
    <w:rsid w:val="00BA6055"/>
    <w:rsid w:val="00BA62BD"/>
    <w:rsid w:val="00BA6B33"/>
    <w:rsid w:val="00BA72EE"/>
    <w:rsid w:val="00BA7629"/>
    <w:rsid w:val="00BA76E2"/>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B1D"/>
    <w:rsid w:val="00BB7298"/>
    <w:rsid w:val="00BC0764"/>
    <w:rsid w:val="00BC0CE0"/>
    <w:rsid w:val="00BC11CE"/>
    <w:rsid w:val="00BC1749"/>
    <w:rsid w:val="00BC1B7A"/>
    <w:rsid w:val="00BC3957"/>
    <w:rsid w:val="00BC3B70"/>
    <w:rsid w:val="00BC3F68"/>
    <w:rsid w:val="00BC47E6"/>
    <w:rsid w:val="00BC4B6F"/>
    <w:rsid w:val="00BC4E13"/>
    <w:rsid w:val="00BC4F36"/>
    <w:rsid w:val="00BC53BD"/>
    <w:rsid w:val="00BC5AB4"/>
    <w:rsid w:val="00BC5AB5"/>
    <w:rsid w:val="00BC62BB"/>
    <w:rsid w:val="00BC69A5"/>
    <w:rsid w:val="00BC75BD"/>
    <w:rsid w:val="00BC7853"/>
    <w:rsid w:val="00BD0D4B"/>
    <w:rsid w:val="00BD113E"/>
    <w:rsid w:val="00BD129B"/>
    <w:rsid w:val="00BD1AB9"/>
    <w:rsid w:val="00BD2B83"/>
    <w:rsid w:val="00BD2F3B"/>
    <w:rsid w:val="00BD3239"/>
    <w:rsid w:val="00BD335A"/>
    <w:rsid w:val="00BD351D"/>
    <w:rsid w:val="00BD37F2"/>
    <w:rsid w:val="00BD3F09"/>
    <w:rsid w:val="00BD3F3C"/>
    <w:rsid w:val="00BD4679"/>
    <w:rsid w:val="00BD4933"/>
    <w:rsid w:val="00BD585A"/>
    <w:rsid w:val="00BD5AAB"/>
    <w:rsid w:val="00BD5B4B"/>
    <w:rsid w:val="00BD5C53"/>
    <w:rsid w:val="00BD610D"/>
    <w:rsid w:val="00BD6462"/>
    <w:rsid w:val="00BD6689"/>
    <w:rsid w:val="00BD697D"/>
    <w:rsid w:val="00BD6C6C"/>
    <w:rsid w:val="00BD6C71"/>
    <w:rsid w:val="00BD6DAE"/>
    <w:rsid w:val="00BD778C"/>
    <w:rsid w:val="00BD7B53"/>
    <w:rsid w:val="00BD7EF7"/>
    <w:rsid w:val="00BE0167"/>
    <w:rsid w:val="00BE025B"/>
    <w:rsid w:val="00BE03AF"/>
    <w:rsid w:val="00BE10B2"/>
    <w:rsid w:val="00BE149F"/>
    <w:rsid w:val="00BE1873"/>
    <w:rsid w:val="00BE1F4C"/>
    <w:rsid w:val="00BE2568"/>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C9E"/>
    <w:rsid w:val="00C00FF7"/>
    <w:rsid w:val="00C01400"/>
    <w:rsid w:val="00C018AA"/>
    <w:rsid w:val="00C01E5C"/>
    <w:rsid w:val="00C01EE0"/>
    <w:rsid w:val="00C02CCA"/>
    <w:rsid w:val="00C02CE3"/>
    <w:rsid w:val="00C03192"/>
    <w:rsid w:val="00C03BD6"/>
    <w:rsid w:val="00C03EC8"/>
    <w:rsid w:val="00C03F65"/>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CB6"/>
    <w:rsid w:val="00C15F8F"/>
    <w:rsid w:val="00C168DC"/>
    <w:rsid w:val="00C16D64"/>
    <w:rsid w:val="00C16DD9"/>
    <w:rsid w:val="00C16FA8"/>
    <w:rsid w:val="00C170A2"/>
    <w:rsid w:val="00C17D8E"/>
    <w:rsid w:val="00C2006A"/>
    <w:rsid w:val="00C202F1"/>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660"/>
    <w:rsid w:val="00C27E7A"/>
    <w:rsid w:val="00C27F40"/>
    <w:rsid w:val="00C30665"/>
    <w:rsid w:val="00C30FEB"/>
    <w:rsid w:val="00C31592"/>
    <w:rsid w:val="00C32044"/>
    <w:rsid w:val="00C3237C"/>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D83"/>
    <w:rsid w:val="00C843B1"/>
    <w:rsid w:val="00C84EC7"/>
    <w:rsid w:val="00C851E2"/>
    <w:rsid w:val="00C85BB1"/>
    <w:rsid w:val="00C85D78"/>
    <w:rsid w:val="00C8608C"/>
    <w:rsid w:val="00C8648F"/>
    <w:rsid w:val="00C86982"/>
    <w:rsid w:val="00C87117"/>
    <w:rsid w:val="00C87492"/>
    <w:rsid w:val="00C87621"/>
    <w:rsid w:val="00C87625"/>
    <w:rsid w:val="00C90218"/>
    <w:rsid w:val="00C90376"/>
    <w:rsid w:val="00C908CC"/>
    <w:rsid w:val="00C917CF"/>
    <w:rsid w:val="00C925F1"/>
    <w:rsid w:val="00C927D9"/>
    <w:rsid w:val="00C93252"/>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94"/>
    <w:rsid w:val="00CA6E05"/>
    <w:rsid w:val="00CA6FCA"/>
    <w:rsid w:val="00CA70BA"/>
    <w:rsid w:val="00CA744E"/>
    <w:rsid w:val="00CA745D"/>
    <w:rsid w:val="00CA7A14"/>
    <w:rsid w:val="00CA7F73"/>
    <w:rsid w:val="00CB03CC"/>
    <w:rsid w:val="00CB0AA6"/>
    <w:rsid w:val="00CB12EB"/>
    <w:rsid w:val="00CB131F"/>
    <w:rsid w:val="00CB1823"/>
    <w:rsid w:val="00CB1A35"/>
    <w:rsid w:val="00CB1B0D"/>
    <w:rsid w:val="00CB1D23"/>
    <w:rsid w:val="00CB1E61"/>
    <w:rsid w:val="00CB206E"/>
    <w:rsid w:val="00CB2106"/>
    <w:rsid w:val="00CB22D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7018"/>
    <w:rsid w:val="00CD7161"/>
    <w:rsid w:val="00CD717C"/>
    <w:rsid w:val="00CD71C1"/>
    <w:rsid w:val="00CD7C98"/>
    <w:rsid w:val="00CE00EE"/>
    <w:rsid w:val="00CE080E"/>
    <w:rsid w:val="00CE0E8D"/>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618"/>
    <w:rsid w:val="00D01D25"/>
    <w:rsid w:val="00D01D81"/>
    <w:rsid w:val="00D02150"/>
    <w:rsid w:val="00D02170"/>
    <w:rsid w:val="00D02228"/>
    <w:rsid w:val="00D02618"/>
    <w:rsid w:val="00D02903"/>
    <w:rsid w:val="00D02B4E"/>
    <w:rsid w:val="00D0343E"/>
    <w:rsid w:val="00D03FE8"/>
    <w:rsid w:val="00D0431B"/>
    <w:rsid w:val="00D047E7"/>
    <w:rsid w:val="00D04892"/>
    <w:rsid w:val="00D04BDA"/>
    <w:rsid w:val="00D05014"/>
    <w:rsid w:val="00D05025"/>
    <w:rsid w:val="00D058A5"/>
    <w:rsid w:val="00D05D9F"/>
    <w:rsid w:val="00D060DD"/>
    <w:rsid w:val="00D06213"/>
    <w:rsid w:val="00D06A3E"/>
    <w:rsid w:val="00D075BF"/>
    <w:rsid w:val="00D07F3C"/>
    <w:rsid w:val="00D07F61"/>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5594"/>
    <w:rsid w:val="00D1561E"/>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837"/>
    <w:rsid w:val="00D2599A"/>
    <w:rsid w:val="00D25AB6"/>
    <w:rsid w:val="00D26083"/>
    <w:rsid w:val="00D261EB"/>
    <w:rsid w:val="00D264FC"/>
    <w:rsid w:val="00D26580"/>
    <w:rsid w:val="00D26884"/>
    <w:rsid w:val="00D26886"/>
    <w:rsid w:val="00D26B38"/>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EF8"/>
    <w:rsid w:val="00D37093"/>
    <w:rsid w:val="00D3710C"/>
    <w:rsid w:val="00D37516"/>
    <w:rsid w:val="00D377CD"/>
    <w:rsid w:val="00D37E18"/>
    <w:rsid w:val="00D400A1"/>
    <w:rsid w:val="00D410A4"/>
    <w:rsid w:val="00D4136B"/>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978"/>
    <w:rsid w:val="00D56B5D"/>
    <w:rsid w:val="00D56C72"/>
    <w:rsid w:val="00D57753"/>
    <w:rsid w:val="00D57CEE"/>
    <w:rsid w:val="00D57D83"/>
    <w:rsid w:val="00D57D94"/>
    <w:rsid w:val="00D6082D"/>
    <w:rsid w:val="00D6137D"/>
    <w:rsid w:val="00D619FB"/>
    <w:rsid w:val="00D6229E"/>
    <w:rsid w:val="00D62613"/>
    <w:rsid w:val="00D63104"/>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FDD"/>
    <w:rsid w:val="00D73165"/>
    <w:rsid w:val="00D7399A"/>
    <w:rsid w:val="00D74207"/>
    <w:rsid w:val="00D7450C"/>
    <w:rsid w:val="00D7455D"/>
    <w:rsid w:val="00D7457F"/>
    <w:rsid w:val="00D7597B"/>
    <w:rsid w:val="00D75F8F"/>
    <w:rsid w:val="00D767F3"/>
    <w:rsid w:val="00D76962"/>
    <w:rsid w:val="00D77718"/>
    <w:rsid w:val="00D779EC"/>
    <w:rsid w:val="00D77A08"/>
    <w:rsid w:val="00D80049"/>
    <w:rsid w:val="00D801DD"/>
    <w:rsid w:val="00D80CF5"/>
    <w:rsid w:val="00D81644"/>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52A"/>
    <w:rsid w:val="00D86DDE"/>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B2"/>
    <w:rsid w:val="00D96F00"/>
    <w:rsid w:val="00D97036"/>
    <w:rsid w:val="00D974A0"/>
    <w:rsid w:val="00D97952"/>
    <w:rsid w:val="00D97D93"/>
    <w:rsid w:val="00DA0A03"/>
    <w:rsid w:val="00DA0FEB"/>
    <w:rsid w:val="00DA1854"/>
    <w:rsid w:val="00DA18C1"/>
    <w:rsid w:val="00DA1AFD"/>
    <w:rsid w:val="00DA1E25"/>
    <w:rsid w:val="00DA1FB3"/>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C9D"/>
    <w:rsid w:val="00DB7DD2"/>
    <w:rsid w:val="00DC01ED"/>
    <w:rsid w:val="00DC06FC"/>
    <w:rsid w:val="00DC07E6"/>
    <w:rsid w:val="00DC0FA5"/>
    <w:rsid w:val="00DC10C5"/>
    <w:rsid w:val="00DC1189"/>
    <w:rsid w:val="00DC173F"/>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417"/>
    <w:rsid w:val="00DD1858"/>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50C"/>
    <w:rsid w:val="00DE760F"/>
    <w:rsid w:val="00DE78B3"/>
    <w:rsid w:val="00DE7A8B"/>
    <w:rsid w:val="00DF035B"/>
    <w:rsid w:val="00DF04FB"/>
    <w:rsid w:val="00DF0906"/>
    <w:rsid w:val="00DF1009"/>
    <w:rsid w:val="00DF133A"/>
    <w:rsid w:val="00DF14CB"/>
    <w:rsid w:val="00DF1DAD"/>
    <w:rsid w:val="00DF2114"/>
    <w:rsid w:val="00DF28D2"/>
    <w:rsid w:val="00DF35AB"/>
    <w:rsid w:val="00DF385A"/>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40CB"/>
    <w:rsid w:val="00E44217"/>
    <w:rsid w:val="00E44427"/>
    <w:rsid w:val="00E4477A"/>
    <w:rsid w:val="00E44B3D"/>
    <w:rsid w:val="00E44FBC"/>
    <w:rsid w:val="00E450FC"/>
    <w:rsid w:val="00E45B9D"/>
    <w:rsid w:val="00E45FDC"/>
    <w:rsid w:val="00E461A4"/>
    <w:rsid w:val="00E4626E"/>
    <w:rsid w:val="00E4629E"/>
    <w:rsid w:val="00E4640B"/>
    <w:rsid w:val="00E46F18"/>
    <w:rsid w:val="00E470AB"/>
    <w:rsid w:val="00E47654"/>
    <w:rsid w:val="00E47BFC"/>
    <w:rsid w:val="00E50896"/>
    <w:rsid w:val="00E51E67"/>
    <w:rsid w:val="00E51F08"/>
    <w:rsid w:val="00E52647"/>
    <w:rsid w:val="00E52F0D"/>
    <w:rsid w:val="00E5355B"/>
    <w:rsid w:val="00E5372D"/>
    <w:rsid w:val="00E545DB"/>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A2A"/>
    <w:rsid w:val="00E62C3B"/>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7C0F"/>
    <w:rsid w:val="00E77FD6"/>
    <w:rsid w:val="00E80F8D"/>
    <w:rsid w:val="00E813F1"/>
    <w:rsid w:val="00E81574"/>
    <w:rsid w:val="00E819A7"/>
    <w:rsid w:val="00E8330E"/>
    <w:rsid w:val="00E8339A"/>
    <w:rsid w:val="00E838A2"/>
    <w:rsid w:val="00E83BE1"/>
    <w:rsid w:val="00E83CC6"/>
    <w:rsid w:val="00E83E0E"/>
    <w:rsid w:val="00E84254"/>
    <w:rsid w:val="00E844D2"/>
    <w:rsid w:val="00E847A0"/>
    <w:rsid w:val="00E84ED2"/>
    <w:rsid w:val="00E85B4F"/>
    <w:rsid w:val="00E85CB4"/>
    <w:rsid w:val="00E87673"/>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581D"/>
    <w:rsid w:val="00E95C10"/>
    <w:rsid w:val="00E9645E"/>
    <w:rsid w:val="00E96B9C"/>
    <w:rsid w:val="00E96FE6"/>
    <w:rsid w:val="00E9760F"/>
    <w:rsid w:val="00EA1221"/>
    <w:rsid w:val="00EA12AF"/>
    <w:rsid w:val="00EA16C4"/>
    <w:rsid w:val="00EA1F77"/>
    <w:rsid w:val="00EA24E3"/>
    <w:rsid w:val="00EA2BD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B0B9B"/>
    <w:rsid w:val="00EB0EE3"/>
    <w:rsid w:val="00EB0F12"/>
    <w:rsid w:val="00EB1056"/>
    <w:rsid w:val="00EB1192"/>
    <w:rsid w:val="00EB125D"/>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6013"/>
    <w:rsid w:val="00EB6B57"/>
    <w:rsid w:val="00EB714C"/>
    <w:rsid w:val="00EB7AE9"/>
    <w:rsid w:val="00EB7CF0"/>
    <w:rsid w:val="00EB7D55"/>
    <w:rsid w:val="00EB7DB5"/>
    <w:rsid w:val="00EC08C6"/>
    <w:rsid w:val="00EC08D7"/>
    <w:rsid w:val="00EC09B6"/>
    <w:rsid w:val="00EC0EA6"/>
    <w:rsid w:val="00EC0F31"/>
    <w:rsid w:val="00EC1092"/>
    <w:rsid w:val="00EC160A"/>
    <w:rsid w:val="00EC1751"/>
    <w:rsid w:val="00EC223F"/>
    <w:rsid w:val="00EC28B6"/>
    <w:rsid w:val="00EC31CF"/>
    <w:rsid w:val="00EC3765"/>
    <w:rsid w:val="00EC3C7F"/>
    <w:rsid w:val="00EC3EC7"/>
    <w:rsid w:val="00EC45DE"/>
    <w:rsid w:val="00EC4670"/>
    <w:rsid w:val="00EC49FB"/>
    <w:rsid w:val="00EC5B7B"/>
    <w:rsid w:val="00EC5FEA"/>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FA3"/>
    <w:rsid w:val="00ED7344"/>
    <w:rsid w:val="00ED7827"/>
    <w:rsid w:val="00ED7ECC"/>
    <w:rsid w:val="00EE0342"/>
    <w:rsid w:val="00EE0444"/>
    <w:rsid w:val="00EE13F2"/>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4098"/>
    <w:rsid w:val="00EF40B2"/>
    <w:rsid w:val="00EF464A"/>
    <w:rsid w:val="00EF47B4"/>
    <w:rsid w:val="00EF4B3D"/>
    <w:rsid w:val="00EF4E98"/>
    <w:rsid w:val="00EF4F4F"/>
    <w:rsid w:val="00EF5345"/>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53F"/>
    <w:rsid w:val="00F065EE"/>
    <w:rsid w:val="00F0667A"/>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DAA"/>
    <w:rsid w:val="00F45E33"/>
    <w:rsid w:val="00F45E5D"/>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AB"/>
    <w:rsid w:val="00F57FA4"/>
    <w:rsid w:val="00F60297"/>
    <w:rsid w:val="00F60BE4"/>
    <w:rsid w:val="00F612B3"/>
    <w:rsid w:val="00F62259"/>
    <w:rsid w:val="00F62999"/>
    <w:rsid w:val="00F635B6"/>
    <w:rsid w:val="00F64ACF"/>
    <w:rsid w:val="00F64FFD"/>
    <w:rsid w:val="00F66329"/>
    <w:rsid w:val="00F6691B"/>
    <w:rsid w:val="00F66CD2"/>
    <w:rsid w:val="00F710D2"/>
    <w:rsid w:val="00F713F3"/>
    <w:rsid w:val="00F71491"/>
    <w:rsid w:val="00F71D7B"/>
    <w:rsid w:val="00F73349"/>
    <w:rsid w:val="00F73CD6"/>
    <w:rsid w:val="00F74556"/>
    <w:rsid w:val="00F74957"/>
    <w:rsid w:val="00F74A64"/>
    <w:rsid w:val="00F751C2"/>
    <w:rsid w:val="00F759AD"/>
    <w:rsid w:val="00F75F56"/>
    <w:rsid w:val="00F762DD"/>
    <w:rsid w:val="00F76BA3"/>
    <w:rsid w:val="00F774DD"/>
    <w:rsid w:val="00F779CA"/>
    <w:rsid w:val="00F80126"/>
    <w:rsid w:val="00F80B66"/>
    <w:rsid w:val="00F80E0A"/>
    <w:rsid w:val="00F81A78"/>
    <w:rsid w:val="00F81D3E"/>
    <w:rsid w:val="00F823B4"/>
    <w:rsid w:val="00F826AB"/>
    <w:rsid w:val="00F826FB"/>
    <w:rsid w:val="00F82CF1"/>
    <w:rsid w:val="00F8367F"/>
    <w:rsid w:val="00F8390E"/>
    <w:rsid w:val="00F83DB1"/>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22DB"/>
    <w:rsid w:val="00F92B7F"/>
    <w:rsid w:val="00F92D72"/>
    <w:rsid w:val="00F934FF"/>
    <w:rsid w:val="00F935CA"/>
    <w:rsid w:val="00F938FD"/>
    <w:rsid w:val="00F93A68"/>
    <w:rsid w:val="00F948D6"/>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413A"/>
    <w:rsid w:val="00FA4158"/>
    <w:rsid w:val="00FA42D7"/>
    <w:rsid w:val="00FA5240"/>
    <w:rsid w:val="00FA554E"/>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DB4"/>
    <w:rsid w:val="00FB3062"/>
    <w:rsid w:val="00FB3252"/>
    <w:rsid w:val="00FB3747"/>
    <w:rsid w:val="00FB3810"/>
    <w:rsid w:val="00FB3A5A"/>
    <w:rsid w:val="00FB3A68"/>
    <w:rsid w:val="00FB3FA7"/>
    <w:rsid w:val="00FB43FE"/>
    <w:rsid w:val="00FB538B"/>
    <w:rsid w:val="00FB53F6"/>
    <w:rsid w:val="00FB55C9"/>
    <w:rsid w:val="00FB5A59"/>
    <w:rsid w:val="00FB5D1E"/>
    <w:rsid w:val="00FB750E"/>
    <w:rsid w:val="00FB7726"/>
    <w:rsid w:val="00FB772D"/>
    <w:rsid w:val="00FB7D08"/>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D46"/>
    <w:rsid w:val="00FC5169"/>
    <w:rsid w:val="00FC52CC"/>
    <w:rsid w:val="00FC5884"/>
    <w:rsid w:val="00FC6167"/>
    <w:rsid w:val="00FC6612"/>
    <w:rsid w:val="00FC68C6"/>
    <w:rsid w:val="00FC6B39"/>
    <w:rsid w:val="00FC6DF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C34"/>
    <w:rsid w:val="00FD67AE"/>
    <w:rsid w:val="00FD6E8A"/>
    <w:rsid w:val="00FD7F65"/>
    <w:rsid w:val="00FE097C"/>
    <w:rsid w:val="00FE1023"/>
    <w:rsid w:val="00FE15FB"/>
    <w:rsid w:val="00FE3186"/>
    <w:rsid w:val="00FE32BB"/>
    <w:rsid w:val="00FE3B03"/>
    <w:rsid w:val="00FE3BF7"/>
    <w:rsid w:val="00FE49BB"/>
    <w:rsid w:val="00FE4B69"/>
    <w:rsid w:val="00FE4B83"/>
    <w:rsid w:val="00FE5020"/>
    <w:rsid w:val="00FE5A01"/>
    <w:rsid w:val="00FE5EB0"/>
    <w:rsid w:val="00FE5ECA"/>
    <w:rsid w:val="00FE6040"/>
    <w:rsid w:val="00FE614D"/>
    <w:rsid w:val="00FE625F"/>
    <w:rsid w:val="00FE6897"/>
    <w:rsid w:val="00FE693E"/>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6</TotalTime>
  <Pages>31</Pages>
  <Words>36897</Words>
  <Characters>210318</Characters>
  <Application>Microsoft Office Word</Application>
  <DocSecurity>0</DocSecurity>
  <Lines>1752</Lines>
  <Paragraphs>493</Paragraphs>
  <ScaleCrop>false</ScaleCrop>
  <Company/>
  <LinksUpToDate>false</LinksUpToDate>
  <CharactersWithSpaces>24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1793</cp:revision>
  <dcterms:created xsi:type="dcterms:W3CDTF">2022-11-19T16:04:00Z</dcterms:created>
  <dcterms:modified xsi:type="dcterms:W3CDTF">2023-04-30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